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3470078E"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09A63670" w:rsidR="00646916" w:rsidRPr="00646916" w:rsidRDefault="009B0372"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6A4D1AE2" w:rsidR="00646916" w:rsidRPr="00646916" w:rsidRDefault="009B0372"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35001DDA" w:rsidR="00646916" w:rsidRPr="00646916" w:rsidRDefault="009B0372"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0E688864" w:rsidR="00646916" w:rsidRPr="00646916" w:rsidRDefault="009B0372"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0341FBF0"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3D0DD8E0"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2E898DE5"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45B11852"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0BEF102A"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12DBF63A"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5DAF33E8"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04048589" w:rsidR="00646916" w:rsidRPr="00646916" w:rsidRDefault="009B0372"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20098325"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116F9BD2"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44A4777F"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487D6A46"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030D6888"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449BC334"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5D491AD6"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432740B4"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578B9D9C"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4E0780BF"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7168763E"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76548E3F" w:rsidR="00646916" w:rsidRPr="00646916" w:rsidRDefault="009B0372"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0D64F89F"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7BE04C07"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108EE3D0"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5B6EC64F"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69020A12"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2B95CD9B"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142B72DA"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31267A44"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6078525E"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5F95E423" w14:textId="38B39FD4"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145DEB82" w14:textId="5953B8FC"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72209711" w14:textId="3DE97464"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675053E5" w14:textId="168E3032" w:rsidR="00646916" w:rsidRPr="00646916" w:rsidRDefault="009B0372"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0FAF679D" w14:textId="71BD8C43"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5726A955" w14:textId="0E98C65A"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8</w:t>
        </w:r>
        <w:r w:rsidR="00646916" w:rsidRPr="00646916">
          <w:rPr>
            <w:rFonts w:ascii="Times New Roman" w:hAnsi="Times New Roman" w:cs="Times New Roman"/>
            <w:noProof/>
            <w:webHidden/>
            <w:sz w:val="24"/>
            <w:szCs w:val="24"/>
          </w:rPr>
          <w:fldChar w:fldCharType="end"/>
        </w:r>
      </w:hyperlink>
    </w:p>
    <w:p w14:paraId="013AFDAC" w14:textId="520BE1D1" w:rsidR="00646916" w:rsidRPr="00646916" w:rsidRDefault="009B0372"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80</w:t>
        </w:r>
        <w:r w:rsidR="00646916" w:rsidRPr="00646916">
          <w:rPr>
            <w:rFonts w:ascii="Times New Roman" w:hAnsi="Times New Roman" w:cs="Times New Roman"/>
            <w:noProof/>
            <w:webHidden/>
            <w:sz w:val="24"/>
            <w:szCs w:val="24"/>
          </w:rPr>
          <w:fldChar w:fldCharType="end"/>
        </w:r>
      </w:hyperlink>
    </w:p>
    <w:p w14:paraId="4F225027" w14:textId="1ADFB828" w:rsidR="00646916" w:rsidRPr="00646916" w:rsidRDefault="009B0372"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81</w:t>
        </w:r>
        <w:r w:rsidR="00646916" w:rsidRPr="00646916">
          <w:rPr>
            <w:rFonts w:ascii="Times New Roman" w:hAnsi="Times New Roman" w:cs="Times New Roman"/>
            <w:noProof/>
            <w:webHidden/>
            <w:sz w:val="24"/>
            <w:szCs w:val="24"/>
          </w:rPr>
          <w:fldChar w:fldCharType="end"/>
        </w:r>
      </w:hyperlink>
    </w:p>
    <w:p w14:paraId="7269C980" w14:textId="486C2ABA" w:rsidR="00646916" w:rsidRPr="00646916" w:rsidRDefault="009B0372"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87</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3D66B427"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0CBC918A" w:rsidR="007C179A" w:rsidRPr="009348D7" w:rsidRDefault="009B0372"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50918AAC"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5E95C0FF"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250916DB"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7039FBFD"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3C663C2E"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07BD2FCC"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383EEE2E"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0F0E6901"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240B8DF8"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6D0190A3"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2FAD6ED0"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0E842CBB"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53BFC1E2"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3DCEE2AB"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11CF8601"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06C3288D"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391C0025"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301EFD0D"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0D3BC5C0"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219D77AF"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2EAA6337"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5B726A40"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22BE2366"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63916F03"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46B230A6"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707B61F5"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201011F0"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7205CF34"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49D20880"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0B43067" w14:textId="373E0E70"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0BB1B8E3" w14:textId="7D30C283"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3C0E8B4C" w14:textId="575CA1D5"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1502AA3E" w14:textId="3BAF332D"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249D8E1" w14:textId="1C2923EA"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0611E6BD" w14:textId="2BA3AAFC"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77CDA092" w14:textId="6E3C65B8"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2695FEEC" w14:textId="7D10584F"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63615D34" w14:textId="0FA65025"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0</w:t>
        </w:r>
        <w:r w:rsidR="009348D7" w:rsidRPr="009348D7">
          <w:rPr>
            <w:rFonts w:ascii="Times New Roman" w:hAnsi="Times New Roman" w:cs="Times New Roman"/>
            <w:noProof/>
            <w:webHidden/>
            <w:sz w:val="24"/>
            <w:szCs w:val="24"/>
          </w:rPr>
          <w:fldChar w:fldCharType="end"/>
        </w:r>
      </w:hyperlink>
    </w:p>
    <w:p w14:paraId="294179F2" w14:textId="6B0AC3A0"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4FEFFB86" w14:textId="6A9088FE"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44912FE0" w14:textId="63FB0B06"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10E6894E" w14:textId="07DABC91"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4</w:t>
        </w:r>
        <w:r w:rsidR="009348D7" w:rsidRPr="009348D7">
          <w:rPr>
            <w:rFonts w:ascii="Times New Roman" w:hAnsi="Times New Roman" w:cs="Times New Roman"/>
            <w:noProof/>
            <w:webHidden/>
            <w:sz w:val="24"/>
            <w:szCs w:val="24"/>
          </w:rPr>
          <w:fldChar w:fldCharType="end"/>
        </w:r>
      </w:hyperlink>
    </w:p>
    <w:p w14:paraId="772E4282" w14:textId="7F1BD435"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5</w:t>
        </w:r>
        <w:r w:rsidR="009348D7" w:rsidRPr="009348D7">
          <w:rPr>
            <w:rFonts w:ascii="Times New Roman" w:hAnsi="Times New Roman" w:cs="Times New Roman"/>
            <w:noProof/>
            <w:webHidden/>
            <w:sz w:val="24"/>
            <w:szCs w:val="24"/>
          </w:rPr>
          <w:fldChar w:fldCharType="end"/>
        </w:r>
      </w:hyperlink>
    </w:p>
    <w:p w14:paraId="44BA78E0" w14:textId="0FDDB246"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40BC08C2" w14:textId="54E314AF"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08A8DD16" w14:textId="7D157057"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513649F7" w14:textId="6A39EED8"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2AC072AE" w14:textId="71AB5FFA"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33FC50E8" w14:textId="1E44FACC"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71B8A9FF" w14:textId="1D2CC328" w:rsidR="009348D7" w:rsidRPr="009348D7" w:rsidRDefault="009B0372"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2C2897D1"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53B80CF8" w:rsidR="001A285B"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7D2D5753" w:rsidR="001A285B"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62B8ABCE" w:rsidR="001A285B"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66E06AA5" w:rsidR="001A285B"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19BEA14D" w:rsidR="001A285B"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1EF3BA68" w:rsidR="001A285B"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2F79EFC1" w:rsidR="00BE3229" w:rsidRPr="00BE3229" w:rsidRDefault="009B0372"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4A1936D2"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23852DB7"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366D1D93"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0DD88541"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3DA72193"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10C8EAA9"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37E807B7"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5E09CD60"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04677A80"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1230077A"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0671FC0F"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61BEDFA6"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55ECCA22" w14:textId="1D197826"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5</w:t>
        </w:r>
        <w:r w:rsidR="00BE3229" w:rsidRPr="00BE3229">
          <w:rPr>
            <w:rFonts w:ascii="Times New Roman" w:hAnsi="Times New Roman" w:cs="Times New Roman"/>
            <w:noProof/>
            <w:webHidden/>
            <w:sz w:val="24"/>
            <w:szCs w:val="24"/>
          </w:rPr>
          <w:fldChar w:fldCharType="end"/>
        </w:r>
      </w:hyperlink>
    </w:p>
    <w:p w14:paraId="78135636" w14:textId="5C9A6AF6"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6</w:t>
        </w:r>
        <w:r w:rsidR="00BE3229" w:rsidRPr="00BE3229">
          <w:rPr>
            <w:rFonts w:ascii="Times New Roman" w:hAnsi="Times New Roman" w:cs="Times New Roman"/>
            <w:noProof/>
            <w:webHidden/>
            <w:sz w:val="24"/>
            <w:szCs w:val="24"/>
          </w:rPr>
          <w:fldChar w:fldCharType="end"/>
        </w:r>
      </w:hyperlink>
    </w:p>
    <w:p w14:paraId="18DF49FC" w14:textId="2BB8D64D" w:rsidR="00BE3229" w:rsidRPr="00BE3229" w:rsidRDefault="009B0372"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966995">
          <w:rPr>
            <w:rFonts w:ascii="Times New Roman" w:hAnsi="Times New Roman" w:cs="Times New Roman"/>
            <w:noProof/>
            <w:webHidden/>
            <w:sz w:val="24"/>
            <w:szCs w:val="24"/>
          </w:rPr>
          <w:t>76</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65505"/>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65507"/>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65509"/>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65510"/>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2303CABF"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0293CB6"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225DE6C"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65514"/>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65515"/>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5C146F1C"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0FC59C77"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7E96FABF"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65517"/>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65518"/>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9B0372"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9B0372"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9B0372"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65519"/>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09EF103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F737238"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643E2243"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3FFA449"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57EF1E6C"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65525"/>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03557F8"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5AFB1962"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7E77A401"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6AFE6A1C"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5EC651B2"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383D4F31"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34515E26"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01946777"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6352A4C6"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16EEE003"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59C36808"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401C142B"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9B0372"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9B0372"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9B0372"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9B037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9B037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9B0372"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7DA5C962"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50DF57E6"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29CD007B"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055103">
      <w:pPr>
        <w:spacing w:after="0" w:line="240" w:lineRule="auto"/>
        <w:jc w:val="both"/>
        <w:rPr>
          <w:rFonts w:ascii="Times New Roman" w:hAnsi="Times New Roman" w:cs="Times New Roman"/>
          <w:sz w:val="24"/>
          <w:szCs w:val="24"/>
        </w:rPr>
      </w:pP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2310AAA1"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9B0372"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9B0372"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3C2CD4AF"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48A4BDEA"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9B0372"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9B037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9B0372"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9B0372"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27B9EAE4"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9B0372"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9B0372"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9B0372"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9B0372"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9B0372"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9B037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9B037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9B0372"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CD7B826"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9B037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9B037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9B0372"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9B037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9B037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9B037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9B0372"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13A2FEE"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9B037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9B037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9B0372"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9B037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9B037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9B037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9B0372"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A5EE627"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9B037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9B037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9B0372"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9B037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9B037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9B037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9B0372"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6B96A8AA"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9B037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9B037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9B0372"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9B037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9B037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9B037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9B0372"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83DC26F"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9B037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9B037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9B037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9B0372"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9B037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9B037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9B037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9B0372"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30A7306"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9B037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9B037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9B0372"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9B037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9B037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9B0372"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11A3548"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1ECDA85"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9B037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9B037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9B0372"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9B037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9B037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9B0372"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2D57E56B"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966995">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Untuk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9B037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9B037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9B037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9B037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9B037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9B0372"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7CF221B8"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966995">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9B037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9B037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9B037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9B037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9B037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9B0372"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490D50F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9B037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9B037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9B037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9B037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9B037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9B037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9B0372"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2BD6273F"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F591A3D"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9B037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9B037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9B037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9B037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9B037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9B0372"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4094279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9B037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9B037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9B037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9B037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9B037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9B0372"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CB3DDD2"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9B037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9B037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9B037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9B037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9B037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9B0372"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6E28FC47"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9B0372"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9B0372"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9B037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9B037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9B037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9B0372"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1590FBB"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9B0372"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9B037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9B037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9B0372"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9B037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9B037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9B037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9B037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9B0372"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5F645E3"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9B0372"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2A9762D"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9B037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9B037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9B037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9B037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9B0372"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9B0372"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4CAF7F48"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9B037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9B037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9B037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9B037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9B0372"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9B0372"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4ACCAAA7"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9B0372"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9B037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9B037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9B0372"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9B0372"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687A8D5"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9B037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9B037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9B037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9B0372"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9B0372"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9D290F7"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9B037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9B037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9B037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9B0372"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9B0372"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31AF3541"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9B037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9B037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9B037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9B037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9B0372"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9B0372"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C141013"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9B0372"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9B037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9B0372"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9B0372"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A7B6644"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9B037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9B037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9B0372"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9F99E3C"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9B037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9B037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9B0372"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9B0372"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02129EC"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9B037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9B037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9B0372"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9B0372"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D0B9565"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9B037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9B037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9B0372"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9B0372"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3788B8E8"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9B037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9B037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9B0372"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9B0372"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DB9C06C"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9B0372"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9B037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9B037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9B037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9B037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9B0372"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598DB064"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1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w:t>
      </w:r>
      <w:r w:rsidR="00E51913">
        <w:rPr>
          <w:rFonts w:ascii="Times New Roman" w:eastAsiaTheme="minorEastAsia" w:hAnsi="Times New Roman" w:cs="Times New Roman"/>
          <w:sz w:val="24"/>
          <w:szCs w:val="24"/>
        </w:rPr>
        <w:lastRenderedPageBreak/>
        <w:t xml:space="preserve">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9B0372"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9B037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9B037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9B037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9B0372"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0E9FA063"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i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5BDD5477"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14B396BB" w:rsidR="00F84465" w:rsidRDefault="000E2EEA" w:rsidP="00E214D0">
      <w:pPr>
        <w:pStyle w:val="Caption"/>
        <w:spacing w:after="0"/>
        <w:jc w:val="center"/>
        <w:rPr>
          <w:rFonts w:ascii="Times New Roman" w:hAnsi="Times New Roman" w:cs="Times New Roman"/>
          <w:i w:val="0"/>
          <w:iCs w:val="0"/>
          <w:color w:val="auto"/>
          <w:sz w:val="22"/>
          <w:szCs w:val="22"/>
        </w:rPr>
      </w:pPr>
      <w:bookmarkStart w:id="148" w:name="_Toc69323613"/>
      <w:bookmarkStart w:id="149" w:name="_Toc7736561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8"/>
      <w:bookmarkEnd w:id="149"/>
    </w:p>
    <w:p w14:paraId="5E7EE082" w14:textId="77777777" w:rsidR="000E2EEA" w:rsidRPr="000E2EEA" w:rsidRDefault="000E2EEA" w:rsidP="004C66C2">
      <w:pPr>
        <w:spacing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50" w:name="_Toc77365532"/>
      <w:r>
        <w:t>Evaluasi</w:t>
      </w:r>
      <w:bookmarkEnd w:id="150"/>
    </w:p>
    <w:p w14:paraId="4077B8E9" w14:textId="6CEE328E" w:rsidR="00B151AF" w:rsidRDefault="00B151AF"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67478299"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3EC43CCF"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11680179"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77365533"/>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subbab ini menjelaskan tentang apa aja yang dibutuhkan </w:t>
      </w:r>
      <w:r w:rsidRPr="00E038F8">
        <w:rPr>
          <w:rFonts w:ascii="Times New Roman" w:hAnsi="Times New Roman" w:cs="Times New Roman"/>
          <w:sz w:val="24"/>
          <w:szCs w:val="24"/>
        </w:rPr>
        <w:lastRenderedPageBreak/>
        <w:t>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77365534"/>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bookmarkStart w:id="158" w:name="_Toc77365535"/>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Perangkat keras atau hardware yang digunakan untuk membuat sistem prediksi. Spesifikasi hardware dapat dilihat pada tabel dibawah ini.</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2B0B9A52"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Perangkat lunak atau software yang digunakan untuk membuat sistem prediksi ini.</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2DEB12D9"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77365536"/>
      <w:r>
        <w:t>Proses Desain</w:t>
      </w:r>
      <w:bookmarkEnd w:id="16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w:t>
      </w:r>
      <w:r w:rsidR="00533AD3">
        <w:rPr>
          <w:rFonts w:ascii="Times New Roman" w:hAnsi="Times New Roman" w:cs="Times New Roman"/>
          <w:sz w:val="24"/>
          <w:szCs w:val="24"/>
        </w:rPr>
        <w:lastRenderedPageBreak/>
        <w:t>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62" w:name="_Toc77365537"/>
      <w:r>
        <w:t>Perancangan Sistem</w:t>
      </w:r>
      <w:bookmarkEnd w:id="162"/>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316FD6F4"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3" w:name="_Toc69323615"/>
      <w:bookmarkStart w:id="164"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63"/>
      <w:bookmarkEnd w:id="16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0ECAF6F0"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5" w:name="_Toc69323616"/>
      <w:bookmarkStart w:id="166"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5"/>
      <w:bookmarkEnd w:id="16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7" w:name="_Toc77365538"/>
      <w:r>
        <w:t>Perancangan Proses</w:t>
      </w:r>
      <w:bookmarkEnd w:id="16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3EDFB74A"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8" w:name="_Toc69323617"/>
      <w:bookmarkStart w:id="169"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8"/>
      <w:bookmarkEnd w:id="16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w:t>
      </w:r>
      <w:r w:rsidR="00284447">
        <w:rPr>
          <w:rFonts w:ascii="Times New Roman" w:hAnsi="Times New Roman" w:cs="Times New Roman"/>
          <w:sz w:val="24"/>
          <w:szCs w:val="24"/>
        </w:rPr>
        <w:lastRenderedPageBreak/>
        <w:t xml:space="preserve">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7D7B3742"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0" w:name="_Toc69323618"/>
      <w:bookmarkStart w:id="171"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70"/>
      <w:bookmarkEnd w:id="17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47FB1EB"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2" w:name="_Toc69323619"/>
      <w:bookmarkStart w:id="173"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72"/>
      <w:bookmarkEnd w:id="17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282A3A8E"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4" w:name="_Toc69323620"/>
      <w:bookmarkStart w:id="175"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4"/>
      <w:r w:rsidR="00A772EE">
        <w:rPr>
          <w:rFonts w:ascii="Times New Roman" w:hAnsi="Times New Roman" w:cs="Times New Roman"/>
          <w:i w:val="0"/>
          <w:iCs w:val="0"/>
          <w:color w:val="auto"/>
          <w:sz w:val="22"/>
          <w:szCs w:val="22"/>
        </w:rPr>
        <w:t>Identifikasi</w:t>
      </w:r>
      <w:bookmarkEnd w:id="17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6" w:name="_Toc77365539"/>
      <w:r>
        <w:t>Perancangan Antarmuka</w:t>
      </w:r>
      <w:bookmarkEnd w:id="176"/>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7D2F5482"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7"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966995">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7"/>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9" w:name="_Toc77365540"/>
      <w:r w:rsidRPr="00B0088F">
        <w:rPr>
          <w:rFonts w:ascii="Times New Roman" w:hAnsi="Times New Roman" w:cs="Times New Roman"/>
          <w:b/>
          <w:bCs/>
          <w:color w:val="auto"/>
          <w:sz w:val="28"/>
          <w:szCs w:val="28"/>
        </w:rPr>
        <w:lastRenderedPageBreak/>
        <w:t>DAFTAR PUSTAKA</w:t>
      </w:r>
      <w:bookmarkEnd w:id="178"/>
      <w:bookmarkEnd w:id="17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7ABF09F9" w14:textId="77777777" w:rsidR="009E189B" w:rsidRDefault="009E189B" w:rsidP="009E189B">
      <w:pPr>
        <w:spacing w:after="0" w:line="276" w:lineRule="auto"/>
        <w:jc w:val="center"/>
        <w:rPr>
          <w:rFonts w:ascii="Times New Roman" w:hAnsi="Times New Roman" w:cs="Times New Roman"/>
          <w:sz w:val="24"/>
          <w:szCs w:val="24"/>
        </w:rPr>
      </w:pPr>
    </w:p>
    <w:p w14:paraId="2C124568" w14:textId="77777777" w:rsidR="00F45122" w:rsidRDefault="00F45122" w:rsidP="009E189B">
      <w:pPr>
        <w:spacing w:after="0" w:line="276" w:lineRule="auto"/>
        <w:jc w:val="center"/>
        <w:rPr>
          <w:rFonts w:ascii="Times New Roman" w:hAnsi="Times New Roman" w:cs="Times New Roman"/>
          <w:sz w:val="24"/>
          <w:szCs w:val="24"/>
        </w:rPr>
      </w:pPr>
    </w:p>
    <w:p w14:paraId="3F13E73F" w14:textId="77777777" w:rsidR="00F45122" w:rsidRDefault="00F45122" w:rsidP="009E189B">
      <w:pPr>
        <w:spacing w:after="0" w:line="276" w:lineRule="auto"/>
        <w:jc w:val="center"/>
        <w:rPr>
          <w:rFonts w:ascii="Times New Roman" w:hAnsi="Times New Roman" w:cs="Times New Roman"/>
          <w:sz w:val="24"/>
          <w:szCs w:val="24"/>
        </w:rPr>
      </w:pPr>
    </w:p>
    <w:p w14:paraId="4F7D93DE" w14:textId="77777777" w:rsidR="00F45122" w:rsidRDefault="00F45122" w:rsidP="009E189B">
      <w:pPr>
        <w:spacing w:after="0" w:line="276" w:lineRule="auto"/>
        <w:jc w:val="center"/>
        <w:rPr>
          <w:rFonts w:ascii="Times New Roman" w:hAnsi="Times New Roman" w:cs="Times New Roman"/>
          <w:sz w:val="24"/>
          <w:szCs w:val="24"/>
        </w:rPr>
      </w:pPr>
    </w:p>
    <w:p w14:paraId="1F00E342" w14:textId="77777777" w:rsidR="00F45122" w:rsidRDefault="00F45122" w:rsidP="009E189B">
      <w:pPr>
        <w:spacing w:after="0" w:line="276" w:lineRule="auto"/>
        <w:jc w:val="center"/>
        <w:rPr>
          <w:rFonts w:ascii="Times New Roman" w:hAnsi="Times New Roman" w:cs="Times New Roman"/>
          <w:sz w:val="24"/>
          <w:szCs w:val="24"/>
        </w:rPr>
      </w:pPr>
    </w:p>
    <w:p w14:paraId="2AA9F6EF" w14:textId="77777777" w:rsidR="00F45122" w:rsidRDefault="00F45122" w:rsidP="009E189B">
      <w:pPr>
        <w:spacing w:after="0" w:line="276" w:lineRule="auto"/>
        <w:jc w:val="center"/>
        <w:rPr>
          <w:rFonts w:ascii="Times New Roman" w:hAnsi="Times New Roman" w:cs="Times New Roman"/>
          <w:sz w:val="24"/>
          <w:szCs w:val="24"/>
        </w:rPr>
      </w:pPr>
    </w:p>
    <w:p w14:paraId="3520EFDB" w14:textId="77777777" w:rsidR="00F45122" w:rsidRDefault="00F45122" w:rsidP="009E189B">
      <w:pPr>
        <w:spacing w:after="0" w:line="276" w:lineRule="auto"/>
        <w:jc w:val="center"/>
        <w:rPr>
          <w:rFonts w:ascii="Times New Roman" w:hAnsi="Times New Roman" w:cs="Times New Roman"/>
          <w:sz w:val="24"/>
          <w:szCs w:val="24"/>
        </w:rPr>
      </w:pPr>
    </w:p>
    <w:p w14:paraId="1AFF19BF" w14:textId="77777777" w:rsidR="00F45122" w:rsidRDefault="00F45122" w:rsidP="009E189B">
      <w:pPr>
        <w:spacing w:after="0" w:line="276" w:lineRule="auto"/>
        <w:jc w:val="center"/>
        <w:rPr>
          <w:rFonts w:ascii="Times New Roman" w:hAnsi="Times New Roman" w:cs="Times New Roman"/>
          <w:sz w:val="24"/>
          <w:szCs w:val="24"/>
        </w:rPr>
      </w:pPr>
    </w:p>
    <w:p w14:paraId="4B304E8B" w14:textId="77777777" w:rsidR="00F45122" w:rsidRDefault="00F45122" w:rsidP="009E189B">
      <w:pPr>
        <w:spacing w:after="0" w:line="276" w:lineRule="auto"/>
        <w:jc w:val="center"/>
        <w:rPr>
          <w:rFonts w:ascii="Times New Roman" w:hAnsi="Times New Roman" w:cs="Times New Roman"/>
          <w:sz w:val="24"/>
          <w:szCs w:val="24"/>
        </w:rPr>
      </w:pPr>
    </w:p>
    <w:p w14:paraId="58CFFE62" w14:textId="77777777" w:rsidR="00F45122" w:rsidRDefault="00F45122" w:rsidP="009E189B">
      <w:pPr>
        <w:spacing w:after="0" w:line="276" w:lineRule="auto"/>
        <w:jc w:val="center"/>
        <w:rPr>
          <w:rFonts w:ascii="Times New Roman" w:hAnsi="Times New Roman" w:cs="Times New Roman"/>
          <w:sz w:val="24"/>
          <w:szCs w:val="24"/>
        </w:rPr>
      </w:pPr>
    </w:p>
    <w:p w14:paraId="55407F9F" w14:textId="77777777" w:rsidR="00F45122" w:rsidRDefault="00F45122" w:rsidP="009E189B">
      <w:pPr>
        <w:spacing w:after="0" w:line="276" w:lineRule="auto"/>
        <w:jc w:val="center"/>
        <w:rPr>
          <w:rFonts w:ascii="Times New Roman" w:hAnsi="Times New Roman" w:cs="Times New Roman"/>
          <w:sz w:val="24"/>
          <w:szCs w:val="24"/>
        </w:rPr>
      </w:pPr>
    </w:p>
    <w:p w14:paraId="36CDBE27" w14:textId="77777777" w:rsidR="00F45122" w:rsidRDefault="00F45122" w:rsidP="009E189B">
      <w:pPr>
        <w:spacing w:after="0" w:line="276" w:lineRule="auto"/>
        <w:jc w:val="center"/>
        <w:rPr>
          <w:rFonts w:ascii="Times New Roman" w:hAnsi="Times New Roman" w:cs="Times New Roman"/>
          <w:sz w:val="24"/>
          <w:szCs w:val="24"/>
        </w:rPr>
      </w:pPr>
    </w:p>
    <w:p w14:paraId="6686F139" w14:textId="77777777" w:rsidR="00F45122" w:rsidRDefault="00F45122" w:rsidP="009E189B">
      <w:pPr>
        <w:spacing w:after="0" w:line="276" w:lineRule="auto"/>
        <w:jc w:val="center"/>
        <w:rPr>
          <w:rFonts w:ascii="Times New Roman" w:hAnsi="Times New Roman" w:cs="Times New Roman"/>
          <w:sz w:val="24"/>
          <w:szCs w:val="24"/>
        </w:rPr>
      </w:pPr>
    </w:p>
    <w:p w14:paraId="1198EBC1" w14:textId="77777777" w:rsidR="00F45122" w:rsidRDefault="00F45122" w:rsidP="009E189B">
      <w:pPr>
        <w:spacing w:after="0" w:line="276" w:lineRule="auto"/>
        <w:jc w:val="center"/>
        <w:rPr>
          <w:rFonts w:ascii="Times New Roman" w:hAnsi="Times New Roman" w:cs="Times New Roman"/>
          <w:sz w:val="24"/>
          <w:szCs w:val="24"/>
        </w:rPr>
      </w:pPr>
    </w:p>
    <w:p w14:paraId="32323B1D" w14:textId="77777777" w:rsidR="00F45122" w:rsidRDefault="00F45122" w:rsidP="009E189B">
      <w:pPr>
        <w:spacing w:after="0" w:line="276" w:lineRule="auto"/>
        <w:jc w:val="center"/>
        <w:rPr>
          <w:rFonts w:ascii="Times New Roman" w:hAnsi="Times New Roman" w:cs="Times New Roman"/>
          <w:sz w:val="24"/>
          <w:szCs w:val="24"/>
        </w:rPr>
      </w:pPr>
    </w:p>
    <w:p w14:paraId="028EE880" w14:textId="77777777" w:rsidR="00F45122" w:rsidRDefault="00F45122" w:rsidP="009E189B">
      <w:pPr>
        <w:spacing w:after="0" w:line="276" w:lineRule="auto"/>
        <w:jc w:val="center"/>
        <w:rPr>
          <w:rFonts w:ascii="Times New Roman" w:hAnsi="Times New Roman" w:cs="Times New Roman"/>
          <w:sz w:val="24"/>
          <w:szCs w:val="24"/>
        </w:rPr>
      </w:pPr>
    </w:p>
    <w:p w14:paraId="499B50AC" w14:textId="77777777" w:rsidR="00F45122" w:rsidRDefault="00F45122" w:rsidP="009E189B">
      <w:pPr>
        <w:spacing w:after="0" w:line="276" w:lineRule="auto"/>
        <w:jc w:val="center"/>
        <w:rPr>
          <w:rFonts w:ascii="Times New Roman" w:hAnsi="Times New Roman" w:cs="Times New Roman"/>
          <w:sz w:val="24"/>
          <w:szCs w:val="24"/>
        </w:rPr>
      </w:pPr>
    </w:p>
    <w:p w14:paraId="57C69EA0" w14:textId="77777777" w:rsidR="00F45122" w:rsidRDefault="00F45122" w:rsidP="009E189B">
      <w:pPr>
        <w:spacing w:after="0" w:line="276" w:lineRule="auto"/>
        <w:jc w:val="center"/>
        <w:rPr>
          <w:rFonts w:ascii="Times New Roman" w:hAnsi="Times New Roman" w:cs="Times New Roman"/>
          <w:sz w:val="24"/>
          <w:szCs w:val="24"/>
        </w:rPr>
      </w:pPr>
    </w:p>
    <w:p w14:paraId="62118125" w14:textId="77777777" w:rsidR="00F45122" w:rsidRDefault="00F45122" w:rsidP="009E189B">
      <w:pPr>
        <w:spacing w:after="0" w:line="276" w:lineRule="auto"/>
        <w:jc w:val="center"/>
        <w:rPr>
          <w:rFonts w:ascii="Times New Roman" w:hAnsi="Times New Roman" w:cs="Times New Roman"/>
          <w:sz w:val="24"/>
          <w:szCs w:val="24"/>
        </w:rPr>
      </w:pPr>
    </w:p>
    <w:p w14:paraId="5AE725FA" w14:textId="77777777" w:rsidR="00F45122" w:rsidRDefault="00F45122" w:rsidP="009E189B">
      <w:pPr>
        <w:spacing w:after="0" w:line="276" w:lineRule="auto"/>
        <w:jc w:val="center"/>
        <w:rPr>
          <w:rFonts w:ascii="Times New Roman" w:hAnsi="Times New Roman" w:cs="Times New Roman"/>
          <w:sz w:val="24"/>
          <w:szCs w:val="24"/>
        </w:rPr>
      </w:pPr>
    </w:p>
    <w:p w14:paraId="167EB208" w14:textId="77777777" w:rsidR="00F45122" w:rsidRDefault="00F45122" w:rsidP="009E189B">
      <w:pPr>
        <w:spacing w:after="0" w:line="276" w:lineRule="auto"/>
        <w:jc w:val="center"/>
        <w:rPr>
          <w:rFonts w:ascii="Times New Roman" w:hAnsi="Times New Roman" w:cs="Times New Roman"/>
          <w:sz w:val="24"/>
          <w:szCs w:val="24"/>
        </w:rPr>
      </w:pPr>
    </w:p>
    <w:p w14:paraId="040CA4CA" w14:textId="77777777" w:rsidR="00F45122" w:rsidRDefault="00F45122" w:rsidP="009E189B">
      <w:pPr>
        <w:spacing w:after="0" w:line="276" w:lineRule="auto"/>
        <w:jc w:val="center"/>
        <w:rPr>
          <w:rFonts w:ascii="Times New Roman" w:hAnsi="Times New Roman" w:cs="Times New Roman"/>
          <w:sz w:val="24"/>
          <w:szCs w:val="24"/>
        </w:rPr>
      </w:pPr>
    </w:p>
    <w:p w14:paraId="39CE6344" w14:textId="77777777" w:rsidR="00F45122" w:rsidRDefault="00F45122" w:rsidP="009E189B">
      <w:pPr>
        <w:spacing w:after="0" w:line="276" w:lineRule="auto"/>
        <w:jc w:val="center"/>
        <w:rPr>
          <w:rFonts w:ascii="Times New Roman" w:hAnsi="Times New Roman" w:cs="Times New Roman"/>
          <w:sz w:val="24"/>
          <w:szCs w:val="24"/>
        </w:rPr>
      </w:pPr>
    </w:p>
    <w:p w14:paraId="7D6F7F8B" w14:textId="77777777" w:rsidR="00F45122" w:rsidRDefault="00F45122" w:rsidP="009E189B">
      <w:pPr>
        <w:spacing w:after="0" w:line="276" w:lineRule="auto"/>
        <w:jc w:val="center"/>
        <w:rPr>
          <w:rFonts w:ascii="Times New Roman" w:hAnsi="Times New Roman" w:cs="Times New Roman"/>
          <w:sz w:val="24"/>
          <w:szCs w:val="24"/>
        </w:rPr>
      </w:pPr>
    </w:p>
    <w:p w14:paraId="0A1AA112" w14:textId="77777777" w:rsidR="00F45122" w:rsidRDefault="00F45122" w:rsidP="009E189B">
      <w:pPr>
        <w:spacing w:after="0" w:line="276" w:lineRule="auto"/>
        <w:jc w:val="center"/>
        <w:rPr>
          <w:rFonts w:ascii="Times New Roman" w:hAnsi="Times New Roman" w:cs="Times New Roman"/>
          <w:sz w:val="24"/>
          <w:szCs w:val="24"/>
        </w:rPr>
      </w:pPr>
    </w:p>
    <w:p w14:paraId="70F631F5" w14:textId="77777777" w:rsidR="00F45122" w:rsidRDefault="00F45122" w:rsidP="009E189B">
      <w:pPr>
        <w:spacing w:after="0" w:line="276" w:lineRule="auto"/>
        <w:jc w:val="center"/>
        <w:rPr>
          <w:rFonts w:ascii="Times New Roman" w:hAnsi="Times New Roman" w:cs="Times New Roman"/>
          <w:sz w:val="24"/>
          <w:szCs w:val="24"/>
        </w:rPr>
      </w:pPr>
    </w:p>
    <w:p w14:paraId="5D40F42C" w14:textId="77777777" w:rsidR="00F45122" w:rsidRDefault="00F45122" w:rsidP="009E189B">
      <w:pPr>
        <w:spacing w:after="0" w:line="276" w:lineRule="auto"/>
        <w:jc w:val="center"/>
        <w:rPr>
          <w:rFonts w:ascii="Times New Roman" w:hAnsi="Times New Roman" w:cs="Times New Roman"/>
          <w:sz w:val="24"/>
          <w:szCs w:val="24"/>
        </w:rPr>
      </w:pPr>
    </w:p>
    <w:p w14:paraId="0F258ECC" w14:textId="77777777" w:rsidR="00F45122" w:rsidRDefault="00F45122" w:rsidP="009E189B">
      <w:pPr>
        <w:spacing w:after="0" w:line="276" w:lineRule="auto"/>
        <w:jc w:val="center"/>
        <w:rPr>
          <w:rFonts w:ascii="Times New Roman" w:hAnsi="Times New Roman" w:cs="Times New Roman"/>
          <w:sz w:val="24"/>
          <w:szCs w:val="24"/>
        </w:rPr>
      </w:pPr>
    </w:p>
    <w:p w14:paraId="782F26DB" w14:textId="77777777" w:rsidR="00F45122" w:rsidRDefault="00F45122" w:rsidP="009E189B">
      <w:pPr>
        <w:spacing w:after="0" w:line="276" w:lineRule="auto"/>
        <w:jc w:val="center"/>
        <w:rPr>
          <w:rFonts w:ascii="Times New Roman" w:hAnsi="Times New Roman" w:cs="Times New Roman"/>
          <w:sz w:val="24"/>
          <w:szCs w:val="24"/>
        </w:rPr>
      </w:pPr>
    </w:p>
    <w:p w14:paraId="4E9CE583" w14:textId="77777777" w:rsidR="00F45122" w:rsidRDefault="00F45122" w:rsidP="009E189B">
      <w:pPr>
        <w:spacing w:after="0" w:line="276" w:lineRule="auto"/>
        <w:jc w:val="center"/>
        <w:rPr>
          <w:rFonts w:ascii="Times New Roman" w:hAnsi="Times New Roman" w:cs="Times New Roman"/>
          <w:sz w:val="24"/>
          <w:szCs w:val="24"/>
        </w:rPr>
      </w:pPr>
    </w:p>
    <w:p w14:paraId="34C842F7" w14:textId="77777777" w:rsidR="00F45122" w:rsidRDefault="00F45122" w:rsidP="009E189B">
      <w:pPr>
        <w:spacing w:after="0" w:line="276" w:lineRule="auto"/>
        <w:jc w:val="center"/>
        <w:rPr>
          <w:rFonts w:ascii="Times New Roman" w:hAnsi="Times New Roman" w:cs="Times New Roman"/>
          <w:sz w:val="24"/>
          <w:szCs w:val="24"/>
        </w:rPr>
      </w:pPr>
    </w:p>
    <w:p w14:paraId="6A46163F" w14:textId="77777777" w:rsidR="00F45122" w:rsidRDefault="00F45122" w:rsidP="009E189B">
      <w:pPr>
        <w:spacing w:after="0" w:line="276" w:lineRule="auto"/>
        <w:jc w:val="center"/>
        <w:rPr>
          <w:rFonts w:ascii="Times New Roman" w:hAnsi="Times New Roman" w:cs="Times New Roman"/>
          <w:sz w:val="24"/>
          <w:szCs w:val="24"/>
        </w:rPr>
      </w:pPr>
    </w:p>
    <w:p w14:paraId="5AF5EB12" w14:textId="77777777" w:rsidR="00F45122" w:rsidRDefault="00F45122" w:rsidP="009E189B">
      <w:pPr>
        <w:spacing w:after="0" w:line="276" w:lineRule="auto"/>
        <w:jc w:val="center"/>
        <w:rPr>
          <w:rFonts w:ascii="Times New Roman" w:hAnsi="Times New Roman" w:cs="Times New Roman"/>
          <w:sz w:val="24"/>
          <w:szCs w:val="24"/>
        </w:rPr>
      </w:pPr>
    </w:p>
    <w:p w14:paraId="0FBB7BC8" w14:textId="77777777" w:rsidR="00F45122" w:rsidRDefault="00F45122" w:rsidP="009E189B">
      <w:pPr>
        <w:spacing w:after="0" w:line="276" w:lineRule="auto"/>
        <w:jc w:val="center"/>
        <w:rPr>
          <w:rFonts w:ascii="Times New Roman" w:hAnsi="Times New Roman" w:cs="Times New Roman"/>
          <w:sz w:val="24"/>
          <w:szCs w:val="24"/>
        </w:rPr>
      </w:pPr>
    </w:p>
    <w:p w14:paraId="57E09BBD" w14:textId="77777777" w:rsidR="00F45122" w:rsidRDefault="00F45122" w:rsidP="009E189B">
      <w:pPr>
        <w:spacing w:after="0" w:line="276" w:lineRule="auto"/>
        <w:jc w:val="center"/>
        <w:rPr>
          <w:rFonts w:ascii="Times New Roman" w:hAnsi="Times New Roman" w:cs="Times New Roman"/>
          <w:sz w:val="24"/>
          <w:szCs w:val="24"/>
        </w:rPr>
      </w:pPr>
    </w:p>
    <w:p w14:paraId="0DCCFF02" w14:textId="77777777" w:rsidR="00F45122" w:rsidRDefault="00F45122" w:rsidP="009E189B">
      <w:pPr>
        <w:spacing w:after="0" w:line="276" w:lineRule="auto"/>
        <w:jc w:val="center"/>
        <w:rPr>
          <w:rFonts w:ascii="Times New Roman" w:hAnsi="Times New Roman" w:cs="Times New Roman"/>
          <w:sz w:val="24"/>
          <w:szCs w:val="24"/>
        </w:rPr>
      </w:pPr>
    </w:p>
    <w:p w14:paraId="4F3DCE72" w14:textId="77777777" w:rsidR="00F45122" w:rsidRDefault="00F45122" w:rsidP="009E189B">
      <w:pPr>
        <w:spacing w:after="0" w:line="276" w:lineRule="auto"/>
        <w:jc w:val="center"/>
        <w:rPr>
          <w:rFonts w:ascii="Times New Roman" w:hAnsi="Times New Roman" w:cs="Times New Roman"/>
          <w:sz w:val="24"/>
          <w:szCs w:val="24"/>
        </w:rPr>
      </w:pPr>
    </w:p>
    <w:p w14:paraId="71F5F5CF" w14:textId="77777777" w:rsidR="00F45122" w:rsidRDefault="00F45122" w:rsidP="009E189B">
      <w:pPr>
        <w:spacing w:after="0" w:line="276" w:lineRule="auto"/>
        <w:jc w:val="center"/>
        <w:rPr>
          <w:rFonts w:ascii="Times New Roman" w:hAnsi="Times New Roman" w:cs="Times New Roman"/>
          <w:sz w:val="24"/>
          <w:szCs w:val="24"/>
        </w:rPr>
      </w:pPr>
    </w:p>
    <w:p w14:paraId="59BD3E71" w14:textId="77777777" w:rsidR="00F45122" w:rsidRDefault="00F45122" w:rsidP="009E189B">
      <w:pPr>
        <w:spacing w:after="0" w:line="276" w:lineRule="auto"/>
        <w:jc w:val="center"/>
        <w:rPr>
          <w:rFonts w:ascii="Times New Roman" w:hAnsi="Times New Roman" w:cs="Times New Roman"/>
          <w:sz w:val="24"/>
          <w:szCs w:val="24"/>
        </w:rPr>
      </w:pPr>
    </w:p>
    <w:p w14:paraId="52454D62" w14:textId="77777777" w:rsidR="00F45122" w:rsidRDefault="00F45122" w:rsidP="009E189B">
      <w:pPr>
        <w:spacing w:after="0" w:line="276" w:lineRule="auto"/>
        <w:jc w:val="center"/>
        <w:rPr>
          <w:rFonts w:ascii="Times New Roman" w:hAnsi="Times New Roman" w:cs="Times New Roman"/>
          <w:sz w:val="24"/>
          <w:szCs w:val="24"/>
        </w:rPr>
      </w:pPr>
    </w:p>
    <w:p w14:paraId="409FD03F" w14:textId="77777777" w:rsidR="00F45122" w:rsidRDefault="00F45122" w:rsidP="009E189B">
      <w:pPr>
        <w:spacing w:after="0" w:line="276" w:lineRule="auto"/>
        <w:jc w:val="center"/>
        <w:rPr>
          <w:rFonts w:ascii="Times New Roman" w:hAnsi="Times New Roman" w:cs="Times New Roman"/>
          <w:sz w:val="24"/>
          <w:szCs w:val="24"/>
        </w:rPr>
      </w:pPr>
    </w:p>
    <w:p w14:paraId="2CEE703C" w14:textId="77777777" w:rsidR="00F45122" w:rsidRDefault="00F45122" w:rsidP="009E189B">
      <w:pPr>
        <w:spacing w:after="0" w:line="276" w:lineRule="auto"/>
        <w:jc w:val="center"/>
        <w:rPr>
          <w:rFonts w:ascii="Times New Roman" w:hAnsi="Times New Roman" w:cs="Times New Roman"/>
          <w:sz w:val="24"/>
          <w:szCs w:val="24"/>
        </w:rPr>
      </w:pPr>
    </w:p>
    <w:p w14:paraId="0B46DF0B" w14:textId="77777777" w:rsidR="00F45122" w:rsidRDefault="00F45122" w:rsidP="009E189B">
      <w:pPr>
        <w:spacing w:after="0" w:line="276" w:lineRule="auto"/>
        <w:jc w:val="center"/>
        <w:rPr>
          <w:rFonts w:ascii="Times New Roman" w:hAnsi="Times New Roman" w:cs="Times New Roman"/>
          <w:sz w:val="24"/>
          <w:szCs w:val="24"/>
        </w:rPr>
      </w:pPr>
    </w:p>
    <w:p w14:paraId="1F9F7673" w14:textId="77777777" w:rsidR="00F45122" w:rsidRDefault="00F45122" w:rsidP="009E189B">
      <w:pPr>
        <w:spacing w:after="0" w:line="276" w:lineRule="auto"/>
        <w:jc w:val="center"/>
        <w:rPr>
          <w:rFonts w:ascii="Times New Roman" w:hAnsi="Times New Roman" w:cs="Times New Roman"/>
          <w:sz w:val="24"/>
          <w:szCs w:val="24"/>
        </w:rPr>
      </w:pPr>
    </w:p>
    <w:p w14:paraId="00D5D05D" w14:textId="77777777" w:rsidR="00F45122" w:rsidRDefault="00F45122" w:rsidP="009E189B">
      <w:pPr>
        <w:spacing w:after="0" w:line="276" w:lineRule="auto"/>
        <w:jc w:val="center"/>
        <w:rPr>
          <w:rFonts w:ascii="Times New Roman" w:hAnsi="Times New Roman" w:cs="Times New Roman"/>
          <w:sz w:val="24"/>
          <w:szCs w:val="24"/>
        </w:rPr>
      </w:pPr>
    </w:p>
    <w:p w14:paraId="1B0FFB63" w14:textId="77777777" w:rsidR="00F45122" w:rsidRDefault="00F45122" w:rsidP="009E189B">
      <w:pPr>
        <w:spacing w:after="0" w:line="276" w:lineRule="auto"/>
        <w:jc w:val="center"/>
        <w:rPr>
          <w:rFonts w:ascii="Times New Roman" w:hAnsi="Times New Roman" w:cs="Times New Roman"/>
          <w:sz w:val="24"/>
          <w:szCs w:val="24"/>
        </w:rPr>
      </w:pPr>
    </w:p>
    <w:p w14:paraId="5B064C05" w14:textId="77777777" w:rsidR="00F45122" w:rsidRDefault="00F45122" w:rsidP="009E189B">
      <w:pPr>
        <w:spacing w:after="0" w:line="276" w:lineRule="auto"/>
        <w:jc w:val="center"/>
        <w:rPr>
          <w:rFonts w:ascii="Times New Roman" w:hAnsi="Times New Roman" w:cs="Times New Roman"/>
          <w:sz w:val="24"/>
          <w:szCs w:val="24"/>
        </w:rPr>
      </w:pPr>
    </w:p>
    <w:p w14:paraId="472A9092" w14:textId="77777777" w:rsidR="00F45122" w:rsidRDefault="00F45122" w:rsidP="009E189B">
      <w:pPr>
        <w:spacing w:after="0" w:line="276" w:lineRule="auto"/>
        <w:jc w:val="center"/>
        <w:rPr>
          <w:rFonts w:ascii="Times New Roman" w:hAnsi="Times New Roman" w:cs="Times New Roman"/>
          <w:sz w:val="24"/>
          <w:szCs w:val="24"/>
        </w:rPr>
      </w:pPr>
    </w:p>
    <w:p w14:paraId="5D8D2F9B" w14:textId="77777777" w:rsidR="00F45122" w:rsidRDefault="00F45122" w:rsidP="009E189B">
      <w:pPr>
        <w:spacing w:after="0" w:line="276" w:lineRule="auto"/>
        <w:jc w:val="center"/>
        <w:rPr>
          <w:rFonts w:ascii="Times New Roman" w:hAnsi="Times New Roman" w:cs="Times New Roman"/>
          <w:sz w:val="24"/>
          <w:szCs w:val="24"/>
        </w:rPr>
      </w:pPr>
    </w:p>
    <w:p w14:paraId="12149598" w14:textId="77777777" w:rsidR="00F45122" w:rsidRDefault="00F45122" w:rsidP="009E189B">
      <w:pPr>
        <w:spacing w:after="0" w:line="276" w:lineRule="auto"/>
        <w:jc w:val="center"/>
        <w:rPr>
          <w:rFonts w:ascii="Times New Roman" w:hAnsi="Times New Roman" w:cs="Times New Roman"/>
          <w:sz w:val="24"/>
          <w:szCs w:val="24"/>
        </w:rPr>
      </w:pPr>
    </w:p>
    <w:p w14:paraId="49B87431" w14:textId="77777777" w:rsidR="00F45122" w:rsidRDefault="00F45122" w:rsidP="009E189B">
      <w:pPr>
        <w:spacing w:after="0" w:line="276" w:lineRule="auto"/>
        <w:jc w:val="center"/>
        <w:rPr>
          <w:rFonts w:ascii="Times New Roman" w:hAnsi="Times New Roman" w:cs="Times New Roman"/>
          <w:sz w:val="24"/>
          <w:szCs w:val="24"/>
        </w:rPr>
      </w:pPr>
    </w:p>
    <w:p w14:paraId="0A63BB55" w14:textId="77777777" w:rsidR="00F45122" w:rsidRDefault="00F45122" w:rsidP="009E189B">
      <w:pPr>
        <w:spacing w:after="0" w:line="276" w:lineRule="auto"/>
        <w:jc w:val="center"/>
        <w:rPr>
          <w:rFonts w:ascii="Times New Roman" w:hAnsi="Times New Roman" w:cs="Times New Roman"/>
          <w:sz w:val="24"/>
          <w:szCs w:val="24"/>
        </w:rPr>
      </w:pPr>
    </w:p>
    <w:p w14:paraId="0B31F6C2" w14:textId="77777777" w:rsidR="00F45122" w:rsidRDefault="00F45122" w:rsidP="009E189B">
      <w:pPr>
        <w:spacing w:after="0" w:line="276" w:lineRule="auto"/>
        <w:jc w:val="center"/>
        <w:rPr>
          <w:rFonts w:ascii="Times New Roman" w:hAnsi="Times New Roman" w:cs="Times New Roman"/>
          <w:sz w:val="24"/>
          <w:szCs w:val="24"/>
        </w:rPr>
      </w:pPr>
    </w:p>
    <w:p w14:paraId="61211415" w14:textId="77777777" w:rsidR="00F45122" w:rsidRDefault="00F45122" w:rsidP="009E189B">
      <w:pPr>
        <w:spacing w:after="0" w:line="276" w:lineRule="auto"/>
        <w:jc w:val="center"/>
        <w:rPr>
          <w:rFonts w:ascii="Times New Roman" w:hAnsi="Times New Roman" w:cs="Times New Roman"/>
          <w:sz w:val="24"/>
          <w:szCs w:val="24"/>
        </w:rPr>
      </w:pPr>
    </w:p>
    <w:p w14:paraId="6BCFB564" w14:textId="77777777" w:rsidR="00F45122" w:rsidRDefault="00F45122" w:rsidP="009E189B">
      <w:pPr>
        <w:spacing w:after="0" w:line="276" w:lineRule="auto"/>
        <w:jc w:val="center"/>
        <w:rPr>
          <w:rFonts w:ascii="Times New Roman" w:hAnsi="Times New Roman" w:cs="Times New Roman"/>
          <w:sz w:val="24"/>
          <w:szCs w:val="24"/>
        </w:rPr>
      </w:pPr>
    </w:p>
    <w:p w14:paraId="23505444" w14:textId="77777777" w:rsidR="00F45122" w:rsidRDefault="00F45122" w:rsidP="009E189B">
      <w:pPr>
        <w:spacing w:after="0" w:line="276" w:lineRule="auto"/>
        <w:jc w:val="center"/>
        <w:rPr>
          <w:rFonts w:ascii="Times New Roman" w:hAnsi="Times New Roman" w:cs="Times New Roman"/>
          <w:sz w:val="24"/>
          <w:szCs w:val="24"/>
        </w:rPr>
      </w:pPr>
    </w:p>
    <w:p w14:paraId="0CC29958" w14:textId="77777777" w:rsidR="00F45122" w:rsidRDefault="00F45122" w:rsidP="009E189B">
      <w:pPr>
        <w:spacing w:after="0" w:line="276" w:lineRule="auto"/>
        <w:jc w:val="center"/>
        <w:rPr>
          <w:rFonts w:ascii="Times New Roman" w:hAnsi="Times New Roman" w:cs="Times New Roman"/>
          <w:sz w:val="24"/>
          <w:szCs w:val="24"/>
        </w:rPr>
      </w:pPr>
    </w:p>
    <w:p w14:paraId="20CE6C69" w14:textId="77777777" w:rsidR="00F45122" w:rsidRDefault="00F45122" w:rsidP="009E189B">
      <w:pPr>
        <w:spacing w:after="0" w:line="276" w:lineRule="auto"/>
        <w:jc w:val="center"/>
        <w:rPr>
          <w:rFonts w:ascii="Times New Roman" w:hAnsi="Times New Roman" w:cs="Times New Roman"/>
          <w:sz w:val="24"/>
          <w:szCs w:val="24"/>
        </w:rPr>
      </w:pPr>
    </w:p>
    <w:p w14:paraId="690F60F1" w14:textId="77777777" w:rsidR="00F45122" w:rsidRDefault="00F45122" w:rsidP="009E189B">
      <w:pPr>
        <w:spacing w:after="0" w:line="276" w:lineRule="auto"/>
        <w:jc w:val="center"/>
        <w:rPr>
          <w:rFonts w:ascii="Times New Roman" w:hAnsi="Times New Roman" w:cs="Times New Roman"/>
          <w:sz w:val="24"/>
          <w:szCs w:val="24"/>
        </w:rPr>
      </w:pPr>
    </w:p>
    <w:p w14:paraId="3803432E" w14:textId="77777777" w:rsidR="00F45122" w:rsidRDefault="00F45122" w:rsidP="009E189B">
      <w:pPr>
        <w:spacing w:after="0" w:line="276" w:lineRule="auto"/>
        <w:jc w:val="center"/>
        <w:rPr>
          <w:rFonts w:ascii="Times New Roman" w:hAnsi="Times New Roman" w:cs="Times New Roman"/>
          <w:sz w:val="24"/>
          <w:szCs w:val="24"/>
        </w:rPr>
      </w:pPr>
    </w:p>
    <w:p w14:paraId="406BA9AE" w14:textId="77777777" w:rsidR="00F45122" w:rsidRDefault="00F45122" w:rsidP="009E189B">
      <w:pPr>
        <w:spacing w:after="0" w:line="276" w:lineRule="auto"/>
        <w:jc w:val="center"/>
        <w:rPr>
          <w:rFonts w:ascii="Times New Roman" w:hAnsi="Times New Roman" w:cs="Times New Roman"/>
          <w:sz w:val="24"/>
          <w:szCs w:val="24"/>
        </w:rPr>
      </w:pPr>
    </w:p>
    <w:p w14:paraId="63D36F3E" w14:textId="77777777" w:rsidR="00F45122" w:rsidRDefault="00F45122" w:rsidP="009E189B">
      <w:pPr>
        <w:spacing w:after="0" w:line="276" w:lineRule="auto"/>
        <w:jc w:val="center"/>
        <w:rPr>
          <w:rFonts w:ascii="Times New Roman" w:hAnsi="Times New Roman" w:cs="Times New Roman"/>
          <w:sz w:val="24"/>
          <w:szCs w:val="24"/>
        </w:rPr>
      </w:pPr>
    </w:p>
    <w:p w14:paraId="08056A5B" w14:textId="77777777" w:rsidR="00F45122" w:rsidRDefault="00F45122" w:rsidP="009E189B">
      <w:pPr>
        <w:spacing w:after="0" w:line="276" w:lineRule="auto"/>
        <w:jc w:val="center"/>
        <w:rPr>
          <w:rFonts w:ascii="Times New Roman" w:hAnsi="Times New Roman" w:cs="Times New Roman"/>
          <w:sz w:val="24"/>
          <w:szCs w:val="24"/>
        </w:rPr>
      </w:pPr>
    </w:p>
    <w:p w14:paraId="3DAE14CE" w14:textId="77777777" w:rsidR="00F45122" w:rsidRDefault="00F45122" w:rsidP="009E189B">
      <w:pPr>
        <w:spacing w:after="0" w:line="276" w:lineRule="auto"/>
        <w:jc w:val="center"/>
        <w:rPr>
          <w:rFonts w:ascii="Times New Roman" w:hAnsi="Times New Roman" w:cs="Times New Roman"/>
          <w:sz w:val="24"/>
          <w:szCs w:val="24"/>
        </w:rPr>
      </w:pPr>
    </w:p>
    <w:p w14:paraId="54885901" w14:textId="77777777" w:rsidR="00F45122" w:rsidRDefault="00F45122" w:rsidP="009E189B">
      <w:pPr>
        <w:spacing w:after="0" w:line="276" w:lineRule="auto"/>
        <w:jc w:val="center"/>
        <w:rPr>
          <w:rFonts w:ascii="Times New Roman" w:hAnsi="Times New Roman" w:cs="Times New Roman"/>
          <w:sz w:val="24"/>
          <w:szCs w:val="24"/>
        </w:rPr>
      </w:pPr>
    </w:p>
    <w:p w14:paraId="4CAD3C45" w14:textId="77777777" w:rsidR="00F45122" w:rsidRDefault="00F45122" w:rsidP="009E189B">
      <w:pPr>
        <w:spacing w:after="0" w:line="276" w:lineRule="auto"/>
        <w:jc w:val="center"/>
        <w:rPr>
          <w:rFonts w:ascii="Times New Roman" w:hAnsi="Times New Roman" w:cs="Times New Roman"/>
          <w:sz w:val="24"/>
          <w:szCs w:val="24"/>
        </w:rPr>
      </w:pPr>
    </w:p>
    <w:p w14:paraId="408DA7A5" w14:textId="77777777" w:rsidR="00F45122" w:rsidRDefault="00F45122" w:rsidP="009E189B">
      <w:pPr>
        <w:spacing w:after="0" w:line="276" w:lineRule="auto"/>
        <w:jc w:val="center"/>
        <w:rPr>
          <w:rFonts w:ascii="Times New Roman" w:hAnsi="Times New Roman" w:cs="Times New Roman"/>
          <w:sz w:val="24"/>
          <w:szCs w:val="24"/>
        </w:rPr>
      </w:pPr>
    </w:p>
    <w:p w14:paraId="60DAD1D3" w14:textId="77777777" w:rsidR="00F45122" w:rsidRDefault="00F45122" w:rsidP="009E189B">
      <w:pPr>
        <w:spacing w:after="0" w:line="276" w:lineRule="auto"/>
        <w:jc w:val="center"/>
        <w:rPr>
          <w:rFonts w:ascii="Times New Roman" w:hAnsi="Times New Roman" w:cs="Times New Roman"/>
          <w:sz w:val="24"/>
          <w:szCs w:val="24"/>
        </w:rPr>
      </w:pPr>
    </w:p>
    <w:p w14:paraId="0D0BB56B" w14:textId="77777777" w:rsidR="00217C88" w:rsidRDefault="00217C88" w:rsidP="009E189B">
      <w:pPr>
        <w:spacing w:after="0" w:line="276" w:lineRule="auto"/>
        <w:jc w:val="center"/>
        <w:rPr>
          <w:rFonts w:ascii="Times New Roman" w:hAnsi="Times New Roman" w:cs="Times New Roman"/>
          <w:sz w:val="24"/>
          <w:szCs w:val="24"/>
        </w:rPr>
      </w:pPr>
    </w:p>
    <w:p w14:paraId="26B78BD5" w14:textId="77777777" w:rsidR="00217C88" w:rsidRDefault="00217C88" w:rsidP="009E189B">
      <w:pPr>
        <w:spacing w:after="0" w:line="276" w:lineRule="auto"/>
        <w:jc w:val="center"/>
        <w:rPr>
          <w:rFonts w:ascii="Times New Roman" w:hAnsi="Times New Roman" w:cs="Times New Roman"/>
          <w:sz w:val="24"/>
          <w:szCs w:val="24"/>
        </w:rPr>
      </w:pPr>
    </w:p>
    <w:p w14:paraId="3A8BBE73" w14:textId="77777777" w:rsidR="00217C88" w:rsidRDefault="00217C88" w:rsidP="009E189B">
      <w:pPr>
        <w:spacing w:after="0" w:line="276" w:lineRule="auto"/>
        <w:jc w:val="center"/>
        <w:rPr>
          <w:rFonts w:ascii="Times New Roman" w:hAnsi="Times New Roman" w:cs="Times New Roman"/>
          <w:sz w:val="24"/>
          <w:szCs w:val="24"/>
        </w:rPr>
      </w:pPr>
    </w:p>
    <w:p w14:paraId="50F4D0A8" w14:textId="77777777" w:rsidR="00217C88" w:rsidRDefault="00217C88" w:rsidP="009E189B">
      <w:pPr>
        <w:spacing w:after="0" w:line="276" w:lineRule="auto"/>
        <w:jc w:val="center"/>
        <w:rPr>
          <w:rFonts w:ascii="Times New Roman" w:hAnsi="Times New Roman" w:cs="Times New Roman"/>
          <w:sz w:val="24"/>
          <w:szCs w:val="24"/>
        </w:rPr>
      </w:pPr>
    </w:p>
    <w:p w14:paraId="1B72F1A2" w14:textId="77777777" w:rsidR="00217C88" w:rsidRDefault="00217C88" w:rsidP="009E189B">
      <w:pPr>
        <w:spacing w:after="0" w:line="276" w:lineRule="auto"/>
        <w:jc w:val="center"/>
        <w:rPr>
          <w:rFonts w:ascii="Times New Roman" w:hAnsi="Times New Roman" w:cs="Times New Roman"/>
          <w:sz w:val="24"/>
          <w:szCs w:val="24"/>
        </w:rPr>
      </w:pPr>
    </w:p>
    <w:p w14:paraId="2F825427" w14:textId="77777777" w:rsidR="00217C88" w:rsidRDefault="00217C88" w:rsidP="009E189B">
      <w:pPr>
        <w:spacing w:after="0" w:line="276" w:lineRule="auto"/>
        <w:jc w:val="center"/>
        <w:rPr>
          <w:rFonts w:ascii="Times New Roman" w:hAnsi="Times New Roman" w:cs="Times New Roman"/>
          <w:sz w:val="24"/>
          <w:szCs w:val="24"/>
        </w:rPr>
      </w:pPr>
    </w:p>
    <w:p w14:paraId="640CB0E7" w14:textId="77777777" w:rsidR="00217C88" w:rsidRDefault="00217C88" w:rsidP="009E189B">
      <w:pPr>
        <w:spacing w:after="0" w:line="276" w:lineRule="auto"/>
        <w:jc w:val="center"/>
        <w:rPr>
          <w:rFonts w:ascii="Times New Roman" w:hAnsi="Times New Roman" w:cs="Times New Roman"/>
          <w:sz w:val="24"/>
          <w:szCs w:val="24"/>
        </w:rPr>
      </w:pPr>
    </w:p>
    <w:p w14:paraId="466DA751" w14:textId="77777777" w:rsidR="00217C88" w:rsidRDefault="00217C88" w:rsidP="009E189B">
      <w:pPr>
        <w:spacing w:after="0" w:line="276" w:lineRule="auto"/>
        <w:jc w:val="center"/>
        <w:rPr>
          <w:rFonts w:ascii="Times New Roman" w:hAnsi="Times New Roman" w:cs="Times New Roman"/>
          <w:sz w:val="24"/>
          <w:szCs w:val="24"/>
        </w:rPr>
      </w:pPr>
    </w:p>
    <w:p w14:paraId="018C50D8" w14:textId="77777777" w:rsidR="00217C88" w:rsidRDefault="00217C88" w:rsidP="009E189B">
      <w:pPr>
        <w:spacing w:after="0" w:line="276" w:lineRule="auto"/>
        <w:jc w:val="center"/>
        <w:rPr>
          <w:rFonts w:ascii="Times New Roman" w:hAnsi="Times New Roman" w:cs="Times New Roman"/>
          <w:sz w:val="24"/>
          <w:szCs w:val="24"/>
        </w:rPr>
      </w:pPr>
    </w:p>
    <w:p w14:paraId="2B61FACB" w14:textId="77777777" w:rsidR="00217C88" w:rsidRDefault="00217C88" w:rsidP="009E189B">
      <w:pPr>
        <w:spacing w:after="0" w:line="276" w:lineRule="auto"/>
        <w:jc w:val="center"/>
        <w:rPr>
          <w:rFonts w:ascii="Times New Roman" w:hAnsi="Times New Roman" w:cs="Times New Roman"/>
          <w:sz w:val="24"/>
          <w:szCs w:val="24"/>
        </w:rPr>
      </w:pPr>
    </w:p>
    <w:p w14:paraId="4EDB46B8" w14:textId="77777777" w:rsidR="00217C88" w:rsidRDefault="00217C88" w:rsidP="009E189B">
      <w:pPr>
        <w:spacing w:after="0" w:line="276" w:lineRule="auto"/>
        <w:jc w:val="center"/>
        <w:rPr>
          <w:rFonts w:ascii="Times New Roman" w:hAnsi="Times New Roman" w:cs="Times New Roman"/>
          <w:sz w:val="24"/>
          <w:szCs w:val="24"/>
        </w:rPr>
      </w:pPr>
    </w:p>
    <w:p w14:paraId="00DB700F" w14:textId="77777777" w:rsidR="00217C88" w:rsidRDefault="00217C88" w:rsidP="009E189B">
      <w:pPr>
        <w:spacing w:after="0" w:line="276" w:lineRule="auto"/>
        <w:jc w:val="center"/>
        <w:rPr>
          <w:rFonts w:ascii="Times New Roman" w:hAnsi="Times New Roman" w:cs="Times New Roman"/>
          <w:sz w:val="24"/>
          <w:szCs w:val="24"/>
        </w:rPr>
      </w:pPr>
    </w:p>
    <w:p w14:paraId="65B32DB3" w14:textId="77777777" w:rsidR="00217C88" w:rsidRDefault="00217C88" w:rsidP="009E189B">
      <w:pPr>
        <w:spacing w:after="0" w:line="276" w:lineRule="auto"/>
        <w:jc w:val="center"/>
        <w:rPr>
          <w:rFonts w:ascii="Times New Roman" w:hAnsi="Times New Roman" w:cs="Times New Roman"/>
          <w:sz w:val="24"/>
          <w:szCs w:val="24"/>
        </w:rPr>
      </w:pPr>
    </w:p>
    <w:p w14:paraId="144E418F" w14:textId="77777777" w:rsidR="00217C88" w:rsidRDefault="00217C88" w:rsidP="009E189B">
      <w:pPr>
        <w:spacing w:after="0" w:line="276" w:lineRule="auto"/>
        <w:jc w:val="center"/>
        <w:rPr>
          <w:rFonts w:ascii="Times New Roman" w:hAnsi="Times New Roman" w:cs="Times New Roman"/>
          <w:sz w:val="24"/>
          <w:szCs w:val="24"/>
        </w:rPr>
      </w:pPr>
    </w:p>
    <w:p w14:paraId="41694425" w14:textId="77777777" w:rsidR="00217C88" w:rsidRDefault="00217C88" w:rsidP="009E189B">
      <w:pPr>
        <w:spacing w:after="0" w:line="276" w:lineRule="auto"/>
        <w:jc w:val="center"/>
        <w:rPr>
          <w:rFonts w:ascii="Times New Roman" w:hAnsi="Times New Roman" w:cs="Times New Roman"/>
          <w:sz w:val="24"/>
          <w:szCs w:val="24"/>
        </w:rPr>
      </w:pPr>
    </w:p>
    <w:p w14:paraId="79A1BC35" w14:textId="77777777" w:rsidR="00217C88" w:rsidRDefault="00217C88" w:rsidP="009E189B">
      <w:pPr>
        <w:spacing w:after="0" w:line="276" w:lineRule="auto"/>
        <w:jc w:val="center"/>
        <w:rPr>
          <w:rFonts w:ascii="Times New Roman" w:hAnsi="Times New Roman" w:cs="Times New Roman"/>
          <w:sz w:val="24"/>
          <w:szCs w:val="24"/>
        </w:rPr>
      </w:pPr>
    </w:p>
    <w:p w14:paraId="361827FB" w14:textId="77777777" w:rsidR="00217C88" w:rsidRDefault="00217C88" w:rsidP="009E189B">
      <w:pPr>
        <w:spacing w:after="0" w:line="276" w:lineRule="auto"/>
        <w:jc w:val="center"/>
        <w:rPr>
          <w:rFonts w:ascii="Times New Roman" w:hAnsi="Times New Roman" w:cs="Times New Roman"/>
          <w:sz w:val="24"/>
          <w:szCs w:val="24"/>
        </w:rPr>
      </w:pPr>
    </w:p>
    <w:p w14:paraId="5EF44730" w14:textId="77777777" w:rsidR="00217C88" w:rsidRDefault="00217C88" w:rsidP="009E189B">
      <w:pPr>
        <w:spacing w:after="0" w:line="276" w:lineRule="auto"/>
        <w:jc w:val="center"/>
        <w:rPr>
          <w:rFonts w:ascii="Times New Roman" w:hAnsi="Times New Roman" w:cs="Times New Roman"/>
          <w:sz w:val="24"/>
          <w:szCs w:val="24"/>
        </w:rPr>
      </w:pPr>
    </w:p>
    <w:p w14:paraId="4E516443" w14:textId="77777777" w:rsidR="00217C88" w:rsidRDefault="00217C88" w:rsidP="009E189B">
      <w:pPr>
        <w:spacing w:after="0" w:line="276" w:lineRule="auto"/>
        <w:jc w:val="center"/>
        <w:rPr>
          <w:rFonts w:ascii="Times New Roman" w:hAnsi="Times New Roman" w:cs="Times New Roman"/>
          <w:sz w:val="24"/>
          <w:szCs w:val="24"/>
        </w:rPr>
      </w:pPr>
    </w:p>
    <w:p w14:paraId="07B33D00" w14:textId="77777777" w:rsidR="00217C88" w:rsidRDefault="00217C88" w:rsidP="009E189B">
      <w:pPr>
        <w:spacing w:after="0" w:line="276" w:lineRule="auto"/>
        <w:jc w:val="center"/>
        <w:rPr>
          <w:rFonts w:ascii="Times New Roman" w:hAnsi="Times New Roman" w:cs="Times New Roman"/>
          <w:sz w:val="24"/>
          <w:szCs w:val="24"/>
        </w:rPr>
      </w:pPr>
    </w:p>
    <w:p w14:paraId="3CF01D1F" w14:textId="77777777" w:rsidR="00217C88" w:rsidRDefault="00217C88" w:rsidP="009E189B">
      <w:pPr>
        <w:spacing w:after="0" w:line="276" w:lineRule="auto"/>
        <w:jc w:val="center"/>
        <w:rPr>
          <w:rFonts w:ascii="Times New Roman" w:hAnsi="Times New Roman" w:cs="Times New Roman"/>
          <w:sz w:val="24"/>
          <w:szCs w:val="24"/>
        </w:rPr>
      </w:pPr>
    </w:p>
    <w:p w14:paraId="1784A0BC" w14:textId="560FF328" w:rsidR="004903F4" w:rsidRDefault="004903F4" w:rsidP="009E189B">
      <w:pPr>
        <w:spacing w:after="0" w:line="276" w:lineRule="auto"/>
        <w:jc w:val="center"/>
        <w:rPr>
          <w:rFonts w:ascii="Times New Roman" w:hAnsi="Times New Roman" w:cs="Times New Roman"/>
          <w:sz w:val="24"/>
          <w:szCs w:val="24"/>
        </w:rPr>
        <w:sectPr w:rsidR="004903F4"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0"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17185B" w14:textId="77777777" w:rsidR="009B0372" w:rsidRDefault="009B0372" w:rsidP="008463C9">
      <w:pPr>
        <w:spacing w:after="0" w:line="240" w:lineRule="auto"/>
      </w:pPr>
      <w:r>
        <w:separator/>
      </w:r>
    </w:p>
  </w:endnote>
  <w:endnote w:type="continuationSeparator" w:id="0">
    <w:p w14:paraId="72590F0D" w14:textId="77777777" w:rsidR="009B0372" w:rsidRDefault="009B0372"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0B6D7" w14:textId="77777777" w:rsidR="009B0372" w:rsidRDefault="009B0372" w:rsidP="008463C9">
      <w:pPr>
        <w:spacing w:after="0" w:line="240" w:lineRule="auto"/>
      </w:pPr>
      <w:r>
        <w:separator/>
      </w:r>
    </w:p>
  </w:footnote>
  <w:footnote w:type="continuationSeparator" w:id="0">
    <w:p w14:paraId="3EDDB3A3" w14:textId="77777777" w:rsidR="009B0372" w:rsidRDefault="009B0372"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E62"/>
    <w:rsid w:val="00002F5E"/>
    <w:rsid w:val="000030EE"/>
    <w:rsid w:val="00003766"/>
    <w:rsid w:val="00003D09"/>
    <w:rsid w:val="000055F3"/>
    <w:rsid w:val="000056CA"/>
    <w:rsid w:val="00005BC4"/>
    <w:rsid w:val="00005DE7"/>
    <w:rsid w:val="00005F5C"/>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A30"/>
    <w:rsid w:val="00061C07"/>
    <w:rsid w:val="00061E66"/>
    <w:rsid w:val="000628FC"/>
    <w:rsid w:val="00062E83"/>
    <w:rsid w:val="00063B8D"/>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93D"/>
    <w:rsid w:val="000B09FA"/>
    <w:rsid w:val="000B0F7A"/>
    <w:rsid w:val="000B1198"/>
    <w:rsid w:val="000B1308"/>
    <w:rsid w:val="000B142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35B5"/>
    <w:rsid w:val="000F40F6"/>
    <w:rsid w:val="000F4DA0"/>
    <w:rsid w:val="000F53A6"/>
    <w:rsid w:val="000F5B3B"/>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7B"/>
    <w:rsid w:val="001236D0"/>
    <w:rsid w:val="001242F4"/>
    <w:rsid w:val="001243BC"/>
    <w:rsid w:val="00124447"/>
    <w:rsid w:val="0012445E"/>
    <w:rsid w:val="00124929"/>
    <w:rsid w:val="00124983"/>
    <w:rsid w:val="00124C1D"/>
    <w:rsid w:val="0012535D"/>
    <w:rsid w:val="001254F5"/>
    <w:rsid w:val="001259EA"/>
    <w:rsid w:val="00126385"/>
    <w:rsid w:val="0012693B"/>
    <w:rsid w:val="001272BB"/>
    <w:rsid w:val="00127654"/>
    <w:rsid w:val="00127A0C"/>
    <w:rsid w:val="00130323"/>
    <w:rsid w:val="0013033D"/>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4DFC"/>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539"/>
    <w:rsid w:val="001E2805"/>
    <w:rsid w:val="001E4279"/>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FD7"/>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59F7"/>
    <w:rsid w:val="002D5B9D"/>
    <w:rsid w:val="002D5C73"/>
    <w:rsid w:val="002D66C1"/>
    <w:rsid w:val="002D7839"/>
    <w:rsid w:val="002D7C1F"/>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564"/>
    <w:rsid w:val="003A25C1"/>
    <w:rsid w:val="003A2773"/>
    <w:rsid w:val="003A29B2"/>
    <w:rsid w:val="003A2E93"/>
    <w:rsid w:val="003A2EF5"/>
    <w:rsid w:val="003A390E"/>
    <w:rsid w:val="003A3F6E"/>
    <w:rsid w:val="003A4471"/>
    <w:rsid w:val="003A688C"/>
    <w:rsid w:val="003A6F5B"/>
    <w:rsid w:val="003A7310"/>
    <w:rsid w:val="003A7643"/>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DBE"/>
    <w:rsid w:val="00477920"/>
    <w:rsid w:val="00477A41"/>
    <w:rsid w:val="00477DF3"/>
    <w:rsid w:val="004800FF"/>
    <w:rsid w:val="00480165"/>
    <w:rsid w:val="0048017B"/>
    <w:rsid w:val="00480DA1"/>
    <w:rsid w:val="00480F75"/>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A78"/>
    <w:rsid w:val="005423E4"/>
    <w:rsid w:val="00542473"/>
    <w:rsid w:val="0054342A"/>
    <w:rsid w:val="00543796"/>
    <w:rsid w:val="00543867"/>
    <w:rsid w:val="00544E20"/>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600169"/>
    <w:rsid w:val="0060027E"/>
    <w:rsid w:val="006002F8"/>
    <w:rsid w:val="00600749"/>
    <w:rsid w:val="00600750"/>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51A"/>
    <w:rsid w:val="0063385C"/>
    <w:rsid w:val="006338FC"/>
    <w:rsid w:val="006341A4"/>
    <w:rsid w:val="00634C5E"/>
    <w:rsid w:val="00635D38"/>
    <w:rsid w:val="00636126"/>
    <w:rsid w:val="00637256"/>
    <w:rsid w:val="0063732E"/>
    <w:rsid w:val="006379CB"/>
    <w:rsid w:val="00637D00"/>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3E28"/>
    <w:rsid w:val="00643ECE"/>
    <w:rsid w:val="00644156"/>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B92"/>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A1"/>
    <w:rsid w:val="006A14E7"/>
    <w:rsid w:val="006A1679"/>
    <w:rsid w:val="006A1A1A"/>
    <w:rsid w:val="006A1A6C"/>
    <w:rsid w:val="006A1BC7"/>
    <w:rsid w:val="006A1E1D"/>
    <w:rsid w:val="006A25E6"/>
    <w:rsid w:val="006A2D0C"/>
    <w:rsid w:val="006A3367"/>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AC7"/>
    <w:rsid w:val="006C4C5B"/>
    <w:rsid w:val="006C4D4F"/>
    <w:rsid w:val="006C4D80"/>
    <w:rsid w:val="006C4F09"/>
    <w:rsid w:val="006C4FA5"/>
    <w:rsid w:val="006C4FCA"/>
    <w:rsid w:val="006C4FDB"/>
    <w:rsid w:val="006C55E8"/>
    <w:rsid w:val="006C5788"/>
    <w:rsid w:val="006C5DA8"/>
    <w:rsid w:val="006C6301"/>
    <w:rsid w:val="006C6513"/>
    <w:rsid w:val="006C7025"/>
    <w:rsid w:val="006C74B2"/>
    <w:rsid w:val="006D01C6"/>
    <w:rsid w:val="006D05B1"/>
    <w:rsid w:val="006D0687"/>
    <w:rsid w:val="006D0827"/>
    <w:rsid w:val="006D0BBD"/>
    <w:rsid w:val="006D0F91"/>
    <w:rsid w:val="006D1283"/>
    <w:rsid w:val="006D15CC"/>
    <w:rsid w:val="006D25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65A1"/>
    <w:rsid w:val="006E688F"/>
    <w:rsid w:val="006E6FF3"/>
    <w:rsid w:val="006E746F"/>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B05"/>
    <w:rsid w:val="00721F67"/>
    <w:rsid w:val="0072200B"/>
    <w:rsid w:val="007220DE"/>
    <w:rsid w:val="0072210F"/>
    <w:rsid w:val="007239F4"/>
    <w:rsid w:val="007242BE"/>
    <w:rsid w:val="007256E4"/>
    <w:rsid w:val="00725C4B"/>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1FA2"/>
    <w:rsid w:val="00802593"/>
    <w:rsid w:val="00802631"/>
    <w:rsid w:val="00802AD1"/>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925"/>
    <w:rsid w:val="0084093F"/>
    <w:rsid w:val="008410D9"/>
    <w:rsid w:val="008415C5"/>
    <w:rsid w:val="008425A3"/>
    <w:rsid w:val="00842BF6"/>
    <w:rsid w:val="008430FC"/>
    <w:rsid w:val="00843AAA"/>
    <w:rsid w:val="00844029"/>
    <w:rsid w:val="008440C6"/>
    <w:rsid w:val="00844A84"/>
    <w:rsid w:val="00845C87"/>
    <w:rsid w:val="00846184"/>
    <w:rsid w:val="008463C9"/>
    <w:rsid w:val="008465AF"/>
    <w:rsid w:val="00846FF8"/>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7D9"/>
    <w:rsid w:val="00893E53"/>
    <w:rsid w:val="00893FA9"/>
    <w:rsid w:val="00894C1F"/>
    <w:rsid w:val="00895A18"/>
    <w:rsid w:val="008960C7"/>
    <w:rsid w:val="00896C16"/>
    <w:rsid w:val="00896C1D"/>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925"/>
    <w:rsid w:val="008C1FEF"/>
    <w:rsid w:val="008C239C"/>
    <w:rsid w:val="008C27E5"/>
    <w:rsid w:val="008C2833"/>
    <w:rsid w:val="008C2BA4"/>
    <w:rsid w:val="008C2D40"/>
    <w:rsid w:val="008C2DC4"/>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1C7"/>
    <w:rsid w:val="00913334"/>
    <w:rsid w:val="009133BD"/>
    <w:rsid w:val="009133BE"/>
    <w:rsid w:val="009133E7"/>
    <w:rsid w:val="0091385A"/>
    <w:rsid w:val="00913F06"/>
    <w:rsid w:val="00914307"/>
    <w:rsid w:val="009143D4"/>
    <w:rsid w:val="00914CF6"/>
    <w:rsid w:val="00915AB2"/>
    <w:rsid w:val="00915CF7"/>
    <w:rsid w:val="009163FA"/>
    <w:rsid w:val="00916D36"/>
    <w:rsid w:val="009176A4"/>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A51"/>
    <w:rsid w:val="00952154"/>
    <w:rsid w:val="0095228D"/>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9CE"/>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28CC"/>
    <w:rsid w:val="009E30D5"/>
    <w:rsid w:val="009E372D"/>
    <w:rsid w:val="009E3884"/>
    <w:rsid w:val="009E3FB8"/>
    <w:rsid w:val="009E46CB"/>
    <w:rsid w:val="009E496E"/>
    <w:rsid w:val="009E4B33"/>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DB4"/>
    <w:rsid w:val="00A20FE8"/>
    <w:rsid w:val="00A2129C"/>
    <w:rsid w:val="00A21889"/>
    <w:rsid w:val="00A21E2D"/>
    <w:rsid w:val="00A21E38"/>
    <w:rsid w:val="00A21F1A"/>
    <w:rsid w:val="00A2246B"/>
    <w:rsid w:val="00A2246F"/>
    <w:rsid w:val="00A2254D"/>
    <w:rsid w:val="00A22626"/>
    <w:rsid w:val="00A23358"/>
    <w:rsid w:val="00A246F4"/>
    <w:rsid w:val="00A24AF1"/>
    <w:rsid w:val="00A2517E"/>
    <w:rsid w:val="00A25298"/>
    <w:rsid w:val="00A2530E"/>
    <w:rsid w:val="00A257C0"/>
    <w:rsid w:val="00A25826"/>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30B5"/>
    <w:rsid w:val="00A43B51"/>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10D"/>
    <w:rsid w:val="00A83B58"/>
    <w:rsid w:val="00A83E9F"/>
    <w:rsid w:val="00A848AA"/>
    <w:rsid w:val="00A84900"/>
    <w:rsid w:val="00A84E0A"/>
    <w:rsid w:val="00A85075"/>
    <w:rsid w:val="00A85181"/>
    <w:rsid w:val="00A85619"/>
    <w:rsid w:val="00A856BE"/>
    <w:rsid w:val="00A85E4F"/>
    <w:rsid w:val="00A862E9"/>
    <w:rsid w:val="00A8665D"/>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2D53"/>
    <w:rsid w:val="00AD32FC"/>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0833"/>
    <w:rsid w:val="00B7100D"/>
    <w:rsid w:val="00B71440"/>
    <w:rsid w:val="00B71AD7"/>
    <w:rsid w:val="00B71D3D"/>
    <w:rsid w:val="00B71DC2"/>
    <w:rsid w:val="00B723DC"/>
    <w:rsid w:val="00B7258C"/>
    <w:rsid w:val="00B728B0"/>
    <w:rsid w:val="00B72B3B"/>
    <w:rsid w:val="00B72FA0"/>
    <w:rsid w:val="00B73361"/>
    <w:rsid w:val="00B73D9E"/>
    <w:rsid w:val="00B741DD"/>
    <w:rsid w:val="00B746DC"/>
    <w:rsid w:val="00B74A90"/>
    <w:rsid w:val="00B74E54"/>
    <w:rsid w:val="00B75F56"/>
    <w:rsid w:val="00B76827"/>
    <w:rsid w:val="00B76E22"/>
    <w:rsid w:val="00B775CD"/>
    <w:rsid w:val="00B77FBE"/>
    <w:rsid w:val="00B8009C"/>
    <w:rsid w:val="00B80652"/>
    <w:rsid w:val="00B80DAD"/>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21E9"/>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729"/>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86"/>
    <w:rsid w:val="00C56E01"/>
    <w:rsid w:val="00C56E6E"/>
    <w:rsid w:val="00C5753E"/>
    <w:rsid w:val="00C5792C"/>
    <w:rsid w:val="00C5797E"/>
    <w:rsid w:val="00C57AF1"/>
    <w:rsid w:val="00C604DB"/>
    <w:rsid w:val="00C605AD"/>
    <w:rsid w:val="00C60E6E"/>
    <w:rsid w:val="00C61280"/>
    <w:rsid w:val="00C61D3A"/>
    <w:rsid w:val="00C61EE9"/>
    <w:rsid w:val="00C61FF4"/>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E2"/>
    <w:rsid w:val="00CA32C9"/>
    <w:rsid w:val="00CA46F7"/>
    <w:rsid w:val="00CA5476"/>
    <w:rsid w:val="00CA5818"/>
    <w:rsid w:val="00CA5962"/>
    <w:rsid w:val="00CA5CED"/>
    <w:rsid w:val="00CA5CFD"/>
    <w:rsid w:val="00CA632D"/>
    <w:rsid w:val="00CA6B08"/>
    <w:rsid w:val="00CA70E0"/>
    <w:rsid w:val="00CA71D8"/>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EF7"/>
    <w:rsid w:val="00D11FD1"/>
    <w:rsid w:val="00D123AE"/>
    <w:rsid w:val="00D125E1"/>
    <w:rsid w:val="00D134EB"/>
    <w:rsid w:val="00D13D08"/>
    <w:rsid w:val="00D14006"/>
    <w:rsid w:val="00D14326"/>
    <w:rsid w:val="00D14AFE"/>
    <w:rsid w:val="00D14D0B"/>
    <w:rsid w:val="00D14D52"/>
    <w:rsid w:val="00D14E45"/>
    <w:rsid w:val="00D151C0"/>
    <w:rsid w:val="00D151C1"/>
    <w:rsid w:val="00D164D0"/>
    <w:rsid w:val="00D16E27"/>
    <w:rsid w:val="00D1761F"/>
    <w:rsid w:val="00D17AB3"/>
    <w:rsid w:val="00D17BE9"/>
    <w:rsid w:val="00D17C2C"/>
    <w:rsid w:val="00D219D3"/>
    <w:rsid w:val="00D22320"/>
    <w:rsid w:val="00D22A9F"/>
    <w:rsid w:val="00D22C76"/>
    <w:rsid w:val="00D23259"/>
    <w:rsid w:val="00D23502"/>
    <w:rsid w:val="00D23AA7"/>
    <w:rsid w:val="00D23C63"/>
    <w:rsid w:val="00D2458A"/>
    <w:rsid w:val="00D25124"/>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FCA"/>
    <w:rsid w:val="00E169EA"/>
    <w:rsid w:val="00E16D0F"/>
    <w:rsid w:val="00E16E06"/>
    <w:rsid w:val="00E17781"/>
    <w:rsid w:val="00E1790F"/>
    <w:rsid w:val="00E17AF1"/>
    <w:rsid w:val="00E20A9B"/>
    <w:rsid w:val="00E214D0"/>
    <w:rsid w:val="00E222C9"/>
    <w:rsid w:val="00E22571"/>
    <w:rsid w:val="00E2274D"/>
    <w:rsid w:val="00E22B2C"/>
    <w:rsid w:val="00E230FE"/>
    <w:rsid w:val="00E24074"/>
    <w:rsid w:val="00E24C8A"/>
    <w:rsid w:val="00E24F54"/>
    <w:rsid w:val="00E24F6F"/>
    <w:rsid w:val="00E25A7A"/>
    <w:rsid w:val="00E25AF4"/>
    <w:rsid w:val="00E25B63"/>
    <w:rsid w:val="00E25FDA"/>
    <w:rsid w:val="00E26500"/>
    <w:rsid w:val="00E2673A"/>
    <w:rsid w:val="00E27561"/>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E32"/>
    <w:rsid w:val="00E552E9"/>
    <w:rsid w:val="00E557CE"/>
    <w:rsid w:val="00E55B8F"/>
    <w:rsid w:val="00E56185"/>
    <w:rsid w:val="00E563BE"/>
    <w:rsid w:val="00E56486"/>
    <w:rsid w:val="00E568DC"/>
    <w:rsid w:val="00E56E3C"/>
    <w:rsid w:val="00E5799C"/>
    <w:rsid w:val="00E60DC8"/>
    <w:rsid w:val="00E60DD2"/>
    <w:rsid w:val="00E60E57"/>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09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FC1"/>
    <w:rsid w:val="00EE1048"/>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2A8"/>
    <w:rsid w:val="00EF2470"/>
    <w:rsid w:val="00EF27E6"/>
    <w:rsid w:val="00EF2AF5"/>
    <w:rsid w:val="00EF3600"/>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0FEC"/>
    <w:rsid w:val="00F41645"/>
    <w:rsid w:val="00F41A58"/>
    <w:rsid w:val="00F41AFE"/>
    <w:rsid w:val="00F41FE3"/>
    <w:rsid w:val="00F42472"/>
    <w:rsid w:val="00F4290A"/>
    <w:rsid w:val="00F429AA"/>
    <w:rsid w:val="00F42E65"/>
    <w:rsid w:val="00F430E3"/>
    <w:rsid w:val="00F437DD"/>
    <w:rsid w:val="00F439D3"/>
    <w:rsid w:val="00F4424F"/>
    <w:rsid w:val="00F44984"/>
    <w:rsid w:val="00F44F15"/>
    <w:rsid w:val="00F45122"/>
    <w:rsid w:val="00F45267"/>
    <w:rsid w:val="00F45B80"/>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99D"/>
    <w:rsid w:val="00FC6B86"/>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TotalTime>
  <Pages>100</Pages>
  <Words>47133</Words>
  <Characters>268661</Characters>
  <Application>Microsoft Office Word</Application>
  <DocSecurity>0</DocSecurity>
  <Lines>2238</Lines>
  <Paragraphs>6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66</cp:revision>
  <cp:lastPrinted>2021-07-22T04:21:00Z</cp:lastPrinted>
  <dcterms:created xsi:type="dcterms:W3CDTF">2021-07-17T13:00:00Z</dcterms:created>
  <dcterms:modified xsi:type="dcterms:W3CDTF">2021-07-22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